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ink/ink2.xml" ContentType="application/inkml+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D869B1"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D859A3"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D859A3"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D869B1"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D869B1"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D869B1"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D869B1"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D869B1"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D869B1"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D869B1"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D869B1"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D869B1"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D869B1"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D869B1"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D869B1"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D869B1"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D869B1"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D869B1"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D869B1"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D869B1"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D869B1"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D869B1"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D869B1"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D869B1"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D869B1"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D869B1"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D869B1"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D869B1"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D869B1"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40163B">
      <w:pPr>
        <w:pStyle w:val="Legenda"/>
        <w:jc w:val="center"/>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1969B52" w:rsidR="00B15B79" w:rsidRDefault="00C42379" w:rsidP="0080100E">
      <w:r>
        <w:tab/>
      </w:r>
      <w:r w:rsidR="00275D20">
        <w:t xml:space="preserve">No dia </w:t>
      </w:r>
      <w:r w:rsidR="00804238">
        <w:t>05</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2</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77777777" w:rsidR="00826009" w:rsidRDefault="00826009" w:rsidP="0040163B">
      <w:pPr>
        <w:jc w:val="center"/>
      </w:pPr>
      <w:r>
        <w:rPr>
          <w:noProof/>
        </w:rPr>
        <w:lastRenderedPageBreak/>
        <w:drawing>
          <wp:inline distT="0" distB="0" distL="0" distR="0" wp14:anchorId="5DCCA258" wp14:editId="26CCC36C">
            <wp:extent cx="4205549" cy="2156460"/>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800" cy="2178125"/>
                    </a:xfrm>
                    <a:prstGeom prst="rect">
                      <a:avLst/>
                    </a:prstGeom>
                    <a:noFill/>
                  </pic:spPr>
                </pic:pic>
              </a:graphicData>
            </a:graphic>
          </wp:inline>
        </w:drawing>
      </w:r>
    </w:p>
    <w:p w14:paraId="59D14E23" w14:textId="727C9040" w:rsidR="00826009" w:rsidRDefault="00826009" w:rsidP="0040163B">
      <w:pPr>
        <w:pStyle w:val="Legenda"/>
        <w:jc w:val="center"/>
      </w:pPr>
      <w:r>
        <w:t xml:space="preserve">Figura </w:t>
      </w:r>
      <w:fldSimple w:instr=" SEQ Figura \* ARABIC ">
        <w:r w:rsidR="00F34FC3">
          <w:rPr>
            <w:noProof/>
          </w:rPr>
          <w:t>2</w:t>
        </w:r>
      </w:fldSimple>
      <w:r>
        <w:t xml:space="preserve"> Resultado de busca dos proceedings no motor de busca da ACM (próprio, 2020)</w:t>
      </w:r>
    </w:p>
    <w:p w14:paraId="53F7643E" w14:textId="232CD3FE"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5.</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453ACA90" w14:textId="77777777" w:rsidR="00F34FC3" w:rsidRDefault="00F34FC3" w:rsidP="0040163B">
      <w:pPr>
        <w:jc w:val="center"/>
      </w:pPr>
      <w:r w:rsidRPr="00F34FC3">
        <w:rPr>
          <w:noProof/>
        </w:rPr>
        <w:drawing>
          <wp:inline distT="0" distB="0" distL="0" distR="0" wp14:anchorId="04BFF1CA" wp14:editId="745893E7">
            <wp:extent cx="4320540" cy="2236947"/>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58428" cy="2256563"/>
                    </a:xfrm>
                    <a:prstGeom prst="rect">
                      <a:avLst/>
                    </a:prstGeom>
                  </pic:spPr>
                </pic:pic>
              </a:graphicData>
            </a:graphic>
          </wp:inline>
        </w:drawing>
      </w:r>
    </w:p>
    <w:p w14:paraId="09CD7146" w14:textId="72F35609" w:rsidR="00F34FC3" w:rsidRDefault="00F34FC3" w:rsidP="0040163B">
      <w:pPr>
        <w:pStyle w:val="Legenda"/>
        <w:jc w:val="center"/>
      </w:pPr>
      <w:r>
        <w:t xml:space="preserve">Figura </w:t>
      </w:r>
      <w:fldSimple w:instr=" SEQ Figura \* ARABIC ">
        <w:r>
          <w:rPr>
            <w:noProof/>
          </w:rPr>
          <w:t>3</w:t>
        </w:r>
      </w:fldSimple>
      <w:r>
        <w:t xml:space="preserve"> </w:t>
      </w:r>
      <w:r w:rsidRPr="00353DD1">
        <w:t xml:space="preserve">Resultado de busca dos </w:t>
      </w:r>
      <w:r>
        <w:t>journals</w:t>
      </w:r>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r w:rsidRPr="000500A2">
        <w:rPr>
          <w:i/>
        </w:rPr>
        <w:t>string</w:t>
      </w:r>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F909629" w14:textId="76F90FEF" w:rsidR="005D0600" w:rsidRDefault="005D0600" w:rsidP="0080100E">
      <w:r>
        <w:tab/>
        <w:t xml:space="preserve">Com a busca </w:t>
      </w:r>
      <w:r w:rsidR="000F5554">
        <w:t xml:space="preserve">realizada no dia 05/05/20 </w:t>
      </w:r>
      <w:r>
        <w:t xml:space="preserve">no motor da ACM a partir da </w:t>
      </w:r>
      <w:r w:rsidRPr="00CB3CF6">
        <w:rPr>
          <w:i/>
        </w:rPr>
        <w:t>string</w:t>
      </w:r>
      <w:r>
        <w:t xml:space="preserve"> de busca foram encontrados 85 trabalhos, sendo eles: 23 do tipo </w:t>
      </w:r>
      <w:r>
        <w:rPr>
          <w:i/>
        </w:rPr>
        <w:t>jornal</w:t>
      </w:r>
      <w:r w:rsidRPr="005D0600">
        <w:t xml:space="preserve"> -</w:t>
      </w:r>
      <w:r>
        <w:t xml:space="preserve"> os quais serão os primeiros a serem trazidos nessa pesquisa - e 62 do tipo </w:t>
      </w:r>
      <w:r w:rsidRPr="005D0600">
        <w:rPr>
          <w:i/>
        </w:rPr>
        <w:t>proceeding</w:t>
      </w:r>
      <w:r>
        <w:t>.</w:t>
      </w:r>
    </w:p>
    <w:p w14:paraId="4BE5430D" w14:textId="61B0C77D" w:rsidR="004367EC" w:rsidRDefault="004367EC" w:rsidP="0080100E">
      <w:r>
        <w:rPr>
          <w:noProof/>
        </w:rPr>
        <mc:AlternateContent>
          <mc:Choice Requires="wpi">
            <w:drawing>
              <wp:anchor distT="0" distB="0" distL="114300" distR="114300" simplePos="0" relativeHeight="251686912" behindDoc="0" locked="0" layoutInCell="1" allowOverlap="1" wp14:anchorId="55E1EDCF" wp14:editId="76AE68BC">
                <wp:simplePos x="0" y="0"/>
                <wp:positionH relativeFrom="column">
                  <wp:posOffset>3315838</wp:posOffset>
                </wp:positionH>
                <wp:positionV relativeFrom="paragraph">
                  <wp:posOffset>64608</wp:posOffset>
                </wp:positionV>
                <wp:extent cx="604440" cy="352440"/>
                <wp:effectExtent l="38100" t="38100" r="43815" b="41275"/>
                <wp:wrapNone/>
                <wp:docPr id="32" name="Ink 32"/>
                <wp:cNvGraphicFramePr/>
                <a:graphic xmlns:a="http://schemas.openxmlformats.org/drawingml/2006/main">
                  <a:graphicData uri="http://schemas.microsoft.com/office/word/2010/wordprocessingInk">
                    <w14:contentPart bwMode="auto" r:id="rId14">
                      <w14:nvContentPartPr>
                        <w14:cNvContentPartPr/>
                      </w14:nvContentPartPr>
                      <w14:xfrm>
                        <a:off x="0" y="0"/>
                        <a:ext cx="604440" cy="352440"/>
                      </w14:xfrm>
                    </w14:contentPart>
                  </a:graphicData>
                </a:graphic>
              </wp:anchor>
            </w:drawing>
          </mc:Choice>
          <mc:Fallback>
            <w:pict>
              <v:shapetype w14:anchorId="2BEDEB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2" o:spid="_x0000_s1026" type="#_x0000_t75" style="position:absolute;margin-left:260.4pt;margin-top:4.4pt;width:49.05pt;height:29.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">
                <v:imagedata r:id="rId15" o:title=""/>
              </v:shape>
            </w:pict>
          </mc:Fallback>
        </mc:AlternateContent>
      </w:r>
    </w:p>
    <w:p w14:paraId="7ABB8088" w14:textId="0EC942B8" w:rsidR="004367EC" w:rsidRDefault="004367EC" w:rsidP="0080100E"/>
    <w:p w14:paraId="7A17FAAB" w14:textId="2C9C895B" w:rsidR="004367EC" w:rsidRDefault="004367EC" w:rsidP="0080100E">
      <w:r>
        <w:rPr>
          <w:noProof/>
        </w:rPr>
        <mc:AlternateContent>
          <mc:Choice Requires="wpi">
            <w:drawing>
              <wp:anchor distT="0" distB="0" distL="114300" distR="114300" simplePos="0" relativeHeight="251685888" behindDoc="0" locked="0" layoutInCell="1" allowOverlap="1" wp14:anchorId="597FE6F9" wp14:editId="22BC1B65">
                <wp:simplePos x="0" y="0"/>
                <wp:positionH relativeFrom="column">
                  <wp:posOffset>27940</wp:posOffset>
                </wp:positionH>
                <wp:positionV relativeFrom="paragraph">
                  <wp:posOffset>-466725</wp:posOffset>
                </wp:positionV>
                <wp:extent cx="4091940" cy="1013460"/>
                <wp:effectExtent l="38100" t="38100" r="35560" b="40640"/>
                <wp:wrapNone/>
                <wp:docPr id="31" name="Ink 31"/>
                <wp:cNvGraphicFramePr/>
                <a:graphic xmlns:a="http://schemas.openxmlformats.org/drawingml/2006/main">
                  <a:graphicData uri="http://schemas.microsoft.com/office/word/2010/wordprocessingInk">
                    <w14:contentPart bwMode="auto" r:id="rId16">
                      <w14:nvContentPartPr>
                        <w14:cNvContentPartPr/>
                      </w14:nvContentPartPr>
                      <w14:xfrm>
                        <a:off x="0" y="0"/>
                        <a:ext cx="4091940" cy="1013460"/>
                      </w14:xfrm>
                    </w14:contentPart>
                  </a:graphicData>
                </a:graphic>
              </wp:anchor>
            </w:drawing>
          </mc:Choice>
          <mc:Fallback>
            <w:pict>
              <v:shape w14:anchorId="6EF02E74" id="Ink 31" o:spid="_x0000_s1026" type="#_x0000_t75" style="position:absolute;margin-left:1.5pt;margin-top:-37.45pt;width:323.6pt;height:81.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">
                <v:imagedata r:id="rId17" o:title=""/>
              </v:shape>
            </w:pict>
          </mc:Fallback>
        </mc:AlternateContent>
      </w:r>
    </w:p>
    <w:p w14:paraId="31AD5A19" w14:textId="06F1128F" w:rsidR="004367EC" w:rsidRDefault="004367EC" w:rsidP="0080100E"/>
    <w:p w14:paraId="07248AA1" w14:textId="77777777" w:rsidR="004367EC" w:rsidRPr="005D0600" w:rsidRDefault="004367EC" w:rsidP="0080100E"/>
    <w:p w14:paraId="2DC9835C" w14:textId="04C492CA" w:rsidR="00A6577E" w:rsidRPr="00390005" w:rsidRDefault="00A6577E" w:rsidP="0080100E">
      <w:pPr>
        <w:pStyle w:val="Ttulo3"/>
        <w:rPr>
          <w:lang w:val="en-US"/>
        </w:rPr>
      </w:pPr>
      <w:r w:rsidRPr="00390005">
        <w:rPr>
          <w:lang w:val="en-US"/>
        </w:rPr>
        <w:t>Sequence-Aware Recommender Systems</w:t>
      </w:r>
    </w:p>
    <w:p w14:paraId="790E0546" w14:textId="05B3CF27" w:rsidR="004A3A38" w:rsidRDefault="0080100E" w:rsidP="0080100E">
      <w:r>
        <w:tab/>
        <w:t>B</w:t>
      </w:r>
      <w:r w:rsidRPr="0080100E">
        <w:t xml:space="preserve">uscam revisar trabalhos existentes que consideram as </w:t>
      </w:r>
      <w:r>
        <w:t xml:space="preserve">informações </w:t>
      </w:r>
      <w:r w:rsidR="00A42191">
        <w:t>d</w:t>
      </w:r>
      <w:r>
        <w:t>os registros da sequência ordenada de interações do usuário</w:t>
      </w:r>
      <w:r w:rsidR="00FB5CB4">
        <w:t xml:space="preserve"> no processo de recomendação</w:t>
      </w:r>
      <w:r>
        <w:t>.</w:t>
      </w:r>
    </w:p>
    <w:p w14:paraId="7A6D0631" w14:textId="1D0EB393" w:rsidR="000F3B13" w:rsidRDefault="000F3B13" w:rsidP="0080100E">
      <w:r>
        <w:t>Critérios de Qualidade ?</w:t>
      </w:r>
    </w:p>
    <w:p w14:paraId="5E1EBCEB" w14:textId="20305D03" w:rsidR="000F3B13" w:rsidRDefault="000F3B13" w:rsidP="0080100E">
      <w:r>
        <w:t>Qual o problema que ele resolveu?</w:t>
      </w:r>
    </w:p>
    <w:p w14:paraId="64704023" w14:textId="4BD17989" w:rsidR="000F3B13" w:rsidRDefault="000F3B13" w:rsidP="0080100E">
      <w:r>
        <w:tab/>
        <w:t>Ele usou o Spotify?</w:t>
      </w:r>
    </w:p>
    <w:p w14:paraId="008C5320" w14:textId="225DA31B" w:rsidR="000F3B13" w:rsidRDefault="000F3B13" w:rsidP="0080100E">
      <w:r>
        <w:t>Qual a base de treinamento e teste?</w:t>
      </w:r>
    </w:p>
    <w:p w14:paraId="11F3027F" w14:textId="3E89D211" w:rsidR="000F3B13" w:rsidRDefault="000F3B13" w:rsidP="0080100E">
      <w:r>
        <w:t>Quais técnicas foram usadas?</w:t>
      </w:r>
    </w:p>
    <w:p w14:paraId="484CA513" w14:textId="06DE4C63" w:rsidR="000F3B13" w:rsidRDefault="000F3B13" w:rsidP="0080100E">
      <w:r>
        <w:t>Quais os resultados?</w:t>
      </w:r>
    </w:p>
    <w:p w14:paraId="19252FA2" w14:textId="6B829ECE" w:rsidR="000F3B13" w:rsidRDefault="000F3B13" w:rsidP="0080100E">
      <w:r>
        <w:t>Como o trabalho foi avaliado/validado?</w:t>
      </w:r>
    </w:p>
    <w:p w14:paraId="5CCEFCFE" w14:textId="0BCC7CC9" w:rsidR="000F3B13" w:rsidRDefault="000F3B13" w:rsidP="0080100E"/>
    <w:p w14:paraId="3EDBDCB3" w14:textId="77777777" w:rsidR="000F3B13" w:rsidRDefault="000F3B13" w:rsidP="0080100E"/>
    <w:p w14:paraId="60AAEB7F" w14:textId="21766EAB" w:rsidR="00263DDD" w:rsidRDefault="00263DDD" w:rsidP="00263DDD">
      <w:pPr>
        <w:pStyle w:val="Ttulo3"/>
        <w:rPr>
          <w:lang w:val="en-US"/>
        </w:rPr>
      </w:pPr>
      <w:r w:rsidRPr="00263DDD">
        <w:rPr>
          <w:lang w:val="en-US"/>
        </w:rPr>
        <w:t>A Context-Aware User-Item Representation Learning for Item Recommendation</w:t>
      </w:r>
    </w:p>
    <w:p w14:paraId="57805E5A" w14:textId="34308899" w:rsidR="00263DDD" w:rsidRPr="00263DDD" w:rsidRDefault="00263DDD" w:rsidP="00263DDD">
      <w:pPr>
        <w:rPr>
          <w:lang w:val="en-US"/>
        </w:rPr>
      </w:pPr>
      <w:r>
        <w:rPr>
          <w:lang w:val="en-US"/>
        </w:rPr>
        <w:tab/>
        <w:t>Texto.</w:t>
      </w:r>
    </w:p>
    <w:p w14:paraId="7CCC49B8" w14:textId="3CC4CBD8" w:rsidR="00E6306C" w:rsidRDefault="00E6306C" w:rsidP="0080100E">
      <w:pPr>
        <w:pStyle w:val="Ttulo2"/>
      </w:pPr>
      <w:bookmarkStart w:id="14" w:name="_Toc39608996"/>
      <w:bookmarkEnd w:id="13"/>
      <w:r>
        <w:t>Tabela com tecnicas</w:t>
      </w:r>
      <w:bookmarkEnd w:id="14"/>
    </w:p>
    <w:p w14:paraId="00BC938A" w14:textId="6AADDB08" w:rsidR="00E062AB" w:rsidRPr="00E062AB" w:rsidRDefault="00E062AB" w:rsidP="0080100E">
      <w:r>
        <w:t>Texto</w:t>
      </w:r>
    </w:p>
    <w:p w14:paraId="6C6B54A3" w14:textId="2B2C65AC" w:rsidR="007B0815" w:rsidRDefault="007B0815" w:rsidP="0080100E">
      <w:pPr>
        <w:pStyle w:val="Ttulo1"/>
      </w:pPr>
      <w:bookmarkStart w:id="15" w:name="_Toc39608997"/>
      <w:r w:rsidRPr="007B0815">
        <w:lastRenderedPageBreak/>
        <w:t>Modelagem do que será feito</w:t>
      </w:r>
      <w:bookmarkEnd w:id="1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6" w:name="_Toc39608998"/>
      <w:r>
        <w:t>Contexto</w:t>
      </w:r>
      <w:bookmarkEnd w:id="1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7" w:name="_Toc39608999"/>
      <w:r w:rsidRPr="008849DE">
        <w:t>O que é o contexto comportamental?</w:t>
      </w:r>
      <w:bookmarkEnd w:id="17"/>
    </w:p>
    <w:p w14:paraId="0276FF7C" w14:textId="414CDF9C" w:rsidR="008849DE" w:rsidRDefault="008849DE" w:rsidP="0080100E">
      <w:r>
        <w:t>Texto</w:t>
      </w:r>
    </w:p>
    <w:p w14:paraId="3D2B4D19" w14:textId="70E2407F" w:rsidR="008849DE" w:rsidRDefault="008849DE" w:rsidP="0080100E">
      <w:pPr>
        <w:pStyle w:val="Ttulo3"/>
      </w:pPr>
      <w:bookmarkStart w:id="18" w:name="_Toc39609000"/>
      <w:r w:rsidRPr="008849DE">
        <w:t>O que é o contexto ambiente?</w:t>
      </w:r>
      <w:bookmarkEnd w:id="18"/>
    </w:p>
    <w:p w14:paraId="03460FCB" w14:textId="6AD3A927" w:rsidR="008849DE" w:rsidRDefault="008849DE" w:rsidP="0080100E">
      <w:r>
        <w:t>Texto</w:t>
      </w:r>
    </w:p>
    <w:p w14:paraId="550D217F" w14:textId="35D5BAF6" w:rsidR="008849DE" w:rsidRDefault="008849DE" w:rsidP="0080100E">
      <w:pPr>
        <w:pStyle w:val="Ttulo3"/>
      </w:pPr>
      <w:bookmarkStart w:id="19" w:name="_Toc39609001"/>
      <w:r w:rsidRPr="008849DE">
        <w:t>Como será obtido os contextos?</w:t>
      </w:r>
      <w:bookmarkEnd w:id="19"/>
    </w:p>
    <w:p w14:paraId="4EE3FB46" w14:textId="1B2B9B1A" w:rsidR="008849DE" w:rsidRPr="008849DE" w:rsidRDefault="008849DE" w:rsidP="0080100E">
      <w:r>
        <w:t>Texto</w:t>
      </w:r>
    </w:p>
    <w:p w14:paraId="70035B21" w14:textId="2D85552C" w:rsidR="00EE5AC3" w:rsidRDefault="00EE5AC3" w:rsidP="0080100E">
      <w:pPr>
        <w:pStyle w:val="Ttulo2"/>
      </w:pPr>
      <w:bookmarkStart w:id="20" w:name="_Toc39609002"/>
      <w:r>
        <w:t>Arquitetura do sistema</w:t>
      </w:r>
      <w:bookmarkEnd w:id="2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8"/>
          <w:headerReference w:type="first" r:id="rId19"/>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1" w:name="_Toc39609003"/>
      <w:r w:rsidRPr="006C1E7D">
        <w:lastRenderedPageBreak/>
        <w:t>CONCLUSÃO</w:t>
      </w:r>
      <w:bookmarkEnd w:id="21"/>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2" w:name="_Toc39609004"/>
      <w:r w:rsidRPr="00310EA6">
        <w:lastRenderedPageBreak/>
        <w:t>Referências Bibliográficas</w:t>
      </w:r>
      <w:bookmarkEnd w:id="2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0"/>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E31058" w14:textId="77777777" w:rsidR="00D869B1" w:rsidRDefault="00D869B1" w:rsidP="0080100E">
      <w:r>
        <w:separator/>
      </w:r>
    </w:p>
    <w:p w14:paraId="04F6E5F3" w14:textId="77777777" w:rsidR="00D869B1" w:rsidRDefault="00D869B1" w:rsidP="0080100E"/>
    <w:p w14:paraId="0EE056EC" w14:textId="77777777" w:rsidR="00D869B1" w:rsidRDefault="00D869B1" w:rsidP="0080100E"/>
    <w:p w14:paraId="4F7365B0" w14:textId="77777777" w:rsidR="00D869B1" w:rsidRDefault="00D869B1" w:rsidP="0080100E"/>
    <w:p w14:paraId="1910F57E" w14:textId="77777777" w:rsidR="00D869B1" w:rsidRDefault="00D869B1" w:rsidP="0080100E"/>
    <w:p w14:paraId="3AA6B379" w14:textId="77777777" w:rsidR="00D869B1" w:rsidRDefault="00D869B1" w:rsidP="0080100E"/>
    <w:p w14:paraId="283FF47D" w14:textId="77777777" w:rsidR="00D869B1" w:rsidRDefault="00D869B1" w:rsidP="0080100E"/>
    <w:p w14:paraId="3893167C" w14:textId="77777777" w:rsidR="00D869B1" w:rsidRDefault="00D869B1" w:rsidP="0080100E"/>
    <w:p w14:paraId="7DD259ED" w14:textId="77777777" w:rsidR="00D869B1" w:rsidRDefault="00D869B1" w:rsidP="0080100E"/>
    <w:p w14:paraId="09D0D2DC" w14:textId="77777777" w:rsidR="00D869B1" w:rsidRDefault="00D869B1" w:rsidP="0080100E"/>
    <w:p w14:paraId="2B35FBD8" w14:textId="77777777" w:rsidR="00D869B1" w:rsidRDefault="00D869B1" w:rsidP="0080100E"/>
    <w:p w14:paraId="510B509B" w14:textId="77777777" w:rsidR="00D869B1" w:rsidRDefault="00D869B1" w:rsidP="0080100E"/>
    <w:p w14:paraId="3A201A8F" w14:textId="77777777" w:rsidR="00D869B1" w:rsidRDefault="00D869B1" w:rsidP="0080100E"/>
    <w:p w14:paraId="7CA7A807" w14:textId="77777777" w:rsidR="00D869B1" w:rsidRDefault="00D869B1" w:rsidP="0080100E"/>
    <w:p w14:paraId="46E60AB4" w14:textId="77777777" w:rsidR="00D869B1" w:rsidRDefault="00D869B1"/>
    <w:p w14:paraId="02358678" w14:textId="77777777" w:rsidR="00D869B1" w:rsidRDefault="00D869B1" w:rsidP="009F310A"/>
    <w:p w14:paraId="5A744C5C" w14:textId="77777777" w:rsidR="00D869B1" w:rsidRDefault="00D869B1" w:rsidP="00152AD4"/>
  </w:endnote>
  <w:endnote w:type="continuationSeparator" w:id="0">
    <w:p w14:paraId="7EFFC363" w14:textId="77777777" w:rsidR="00D869B1" w:rsidRDefault="00D869B1" w:rsidP="0080100E">
      <w:r>
        <w:continuationSeparator/>
      </w:r>
    </w:p>
    <w:p w14:paraId="34F7B808" w14:textId="77777777" w:rsidR="00D869B1" w:rsidRDefault="00D869B1" w:rsidP="0080100E"/>
    <w:p w14:paraId="1E5BE98B" w14:textId="77777777" w:rsidR="00D869B1" w:rsidRDefault="00D869B1" w:rsidP="0080100E"/>
    <w:p w14:paraId="471B3CC8" w14:textId="77777777" w:rsidR="00D869B1" w:rsidRDefault="00D869B1" w:rsidP="0080100E"/>
    <w:p w14:paraId="7AF7A2D6" w14:textId="77777777" w:rsidR="00D869B1" w:rsidRDefault="00D869B1" w:rsidP="0080100E"/>
    <w:p w14:paraId="092EF850" w14:textId="77777777" w:rsidR="00D869B1" w:rsidRDefault="00D869B1" w:rsidP="0080100E"/>
    <w:p w14:paraId="69F8BF3F" w14:textId="77777777" w:rsidR="00D869B1" w:rsidRDefault="00D869B1" w:rsidP="0080100E"/>
    <w:p w14:paraId="06CDB7D8" w14:textId="77777777" w:rsidR="00D869B1" w:rsidRDefault="00D869B1" w:rsidP="0080100E"/>
    <w:p w14:paraId="1D1298C9" w14:textId="77777777" w:rsidR="00D869B1" w:rsidRDefault="00D869B1" w:rsidP="0080100E"/>
    <w:p w14:paraId="6D7C1D26" w14:textId="77777777" w:rsidR="00D869B1" w:rsidRDefault="00D869B1" w:rsidP="0080100E"/>
    <w:p w14:paraId="4D773B9B" w14:textId="77777777" w:rsidR="00D869B1" w:rsidRDefault="00D869B1" w:rsidP="0080100E"/>
    <w:p w14:paraId="72368C70" w14:textId="77777777" w:rsidR="00D869B1" w:rsidRDefault="00D869B1" w:rsidP="0080100E"/>
    <w:p w14:paraId="31B68A71" w14:textId="77777777" w:rsidR="00D869B1" w:rsidRDefault="00D869B1" w:rsidP="0080100E"/>
    <w:p w14:paraId="42E9DE4D" w14:textId="77777777" w:rsidR="00D869B1" w:rsidRDefault="00D869B1" w:rsidP="0080100E"/>
    <w:p w14:paraId="2102143B" w14:textId="77777777" w:rsidR="00D869B1" w:rsidRDefault="00D869B1"/>
    <w:p w14:paraId="67CED042" w14:textId="77777777" w:rsidR="00D869B1" w:rsidRDefault="00D869B1" w:rsidP="009F310A"/>
    <w:p w14:paraId="04184FFE" w14:textId="77777777" w:rsidR="00D869B1" w:rsidRDefault="00D869B1"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316925" w14:textId="77777777" w:rsidR="00D869B1" w:rsidRDefault="00D869B1" w:rsidP="0080100E">
      <w:r>
        <w:separator/>
      </w:r>
    </w:p>
    <w:p w14:paraId="109B90F4" w14:textId="77777777" w:rsidR="00D869B1" w:rsidRDefault="00D869B1" w:rsidP="0080100E"/>
    <w:p w14:paraId="3B149252" w14:textId="77777777" w:rsidR="00D869B1" w:rsidRDefault="00D869B1" w:rsidP="0080100E"/>
    <w:p w14:paraId="1F3E17AD" w14:textId="77777777" w:rsidR="00D869B1" w:rsidRDefault="00D869B1" w:rsidP="0080100E"/>
    <w:p w14:paraId="2C1F110E" w14:textId="77777777" w:rsidR="00D869B1" w:rsidRDefault="00D869B1" w:rsidP="0080100E"/>
    <w:p w14:paraId="3EDE0B52" w14:textId="77777777" w:rsidR="00D869B1" w:rsidRDefault="00D869B1"/>
    <w:p w14:paraId="67651C55" w14:textId="77777777" w:rsidR="00D869B1" w:rsidRDefault="00D869B1" w:rsidP="009F310A"/>
    <w:p w14:paraId="2CFCD706" w14:textId="77777777" w:rsidR="00D869B1" w:rsidRDefault="00D869B1" w:rsidP="00152AD4"/>
  </w:footnote>
  <w:footnote w:type="continuationSeparator" w:id="0">
    <w:p w14:paraId="5FDD5FB6" w14:textId="77777777" w:rsidR="00D869B1" w:rsidRDefault="00D869B1" w:rsidP="0080100E">
      <w:r>
        <w:continuationSeparator/>
      </w:r>
    </w:p>
    <w:p w14:paraId="4AADB025" w14:textId="77777777" w:rsidR="00D869B1" w:rsidRDefault="00D869B1" w:rsidP="0080100E"/>
    <w:p w14:paraId="044B4BEB" w14:textId="77777777" w:rsidR="00D869B1" w:rsidRDefault="00D869B1" w:rsidP="0080100E"/>
    <w:p w14:paraId="57AC2CFE" w14:textId="77777777" w:rsidR="00D869B1" w:rsidRDefault="00D869B1" w:rsidP="0080100E"/>
    <w:p w14:paraId="0346F614" w14:textId="77777777" w:rsidR="00D869B1" w:rsidRDefault="00D869B1" w:rsidP="0080100E"/>
    <w:p w14:paraId="545AFCA9" w14:textId="77777777" w:rsidR="00D869B1" w:rsidRDefault="00D869B1" w:rsidP="0080100E"/>
    <w:p w14:paraId="419BBD5B" w14:textId="77777777" w:rsidR="00D869B1" w:rsidRDefault="00D869B1" w:rsidP="0080100E"/>
    <w:p w14:paraId="0EBC345D" w14:textId="77777777" w:rsidR="00D869B1" w:rsidRDefault="00D869B1" w:rsidP="0080100E"/>
    <w:p w14:paraId="65318144" w14:textId="77777777" w:rsidR="00D869B1" w:rsidRDefault="00D869B1" w:rsidP="0080100E"/>
    <w:p w14:paraId="3738F15C" w14:textId="77777777" w:rsidR="00D869B1" w:rsidRDefault="00D869B1" w:rsidP="0080100E"/>
    <w:p w14:paraId="1E90203B" w14:textId="77777777" w:rsidR="00D869B1" w:rsidRDefault="00D869B1" w:rsidP="0080100E"/>
    <w:p w14:paraId="1A3127B1" w14:textId="77777777" w:rsidR="00D869B1" w:rsidRDefault="00D869B1" w:rsidP="0080100E"/>
    <w:p w14:paraId="6ACC63E0" w14:textId="77777777" w:rsidR="00D869B1" w:rsidRDefault="00D869B1" w:rsidP="0080100E"/>
    <w:p w14:paraId="3E207984" w14:textId="77777777" w:rsidR="00D869B1" w:rsidRDefault="00D869B1" w:rsidP="0080100E"/>
    <w:p w14:paraId="7EE2A194" w14:textId="77777777" w:rsidR="00D869B1" w:rsidRDefault="00D869B1"/>
    <w:p w14:paraId="575DA8CB" w14:textId="77777777" w:rsidR="00D869B1" w:rsidRDefault="00D869B1" w:rsidP="009F310A"/>
    <w:p w14:paraId="3F2161AB" w14:textId="77777777" w:rsidR="00D869B1" w:rsidRDefault="00D869B1"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1"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2"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5"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1"/>
  </w:num>
  <w:num w:numId="2">
    <w:abstractNumId w:val="26"/>
  </w:num>
  <w:num w:numId="3">
    <w:abstractNumId w:val="1"/>
  </w:num>
  <w:num w:numId="4">
    <w:abstractNumId w:val="20"/>
  </w:num>
  <w:num w:numId="5">
    <w:abstractNumId w:val="24"/>
  </w:num>
  <w:num w:numId="6">
    <w:abstractNumId w:val="23"/>
  </w:num>
  <w:num w:numId="7">
    <w:abstractNumId w:val="22"/>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7"/>
  </w:num>
  <w:num w:numId="12">
    <w:abstractNumId w:val="15"/>
  </w:num>
  <w:num w:numId="13">
    <w:abstractNumId w:val="25"/>
  </w:num>
  <w:num w:numId="14">
    <w:abstractNumId w:val="11"/>
  </w:num>
  <w:num w:numId="15">
    <w:abstractNumId w:val="16"/>
  </w:num>
  <w:num w:numId="16">
    <w:abstractNumId w:val="25"/>
  </w:num>
  <w:num w:numId="17">
    <w:abstractNumId w:val="25"/>
  </w:num>
  <w:num w:numId="18">
    <w:abstractNumId w:val="18"/>
  </w:num>
  <w:num w:numId="19">
    <w:abstractNumId w:val="18"/>
  </w:num>
  <w:num w:numId="20">
    <w:abstractNumId w:val="18"/>
  </w:num>
  <w:num w:numId="21">
    <w:abstractNumId w:val="18"/>
  </w:num>
  <w:num w:numId="22">
    <w:abstractNumId w:val="18"/>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8"/>
  </w:num>
  <w:num w:numId="30">
    <w:abstractNumId w:val="6"/>
  </w:num>
  <w:num w:numId="31">
    <w:abstractNumId w:val="10"/>
  </w:num>
  <w:num w:numId="32">
    <w:abstractNumId w:val="4"/>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52AD4"/>
    <w:rsid w:val="00171833"/>
    <w:rsid w:val="00192084"/>
    <w:rsid w:val="001956E6"/>
    <w:rsid w:val="001B337E"/>
    <w:rsid w:val="001D208F"/>
    <w:rsid w:val="00201E61"/>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1F3F"/>
    <w:rsid w:val="003B2512"/>
    <w:rsid w:val="003B78E9"/>
    <w:rsid w:val="003C49D3"/>
    <w:rsid w:val="003C5B9A"/>
    <w:rsid w:val="0040163B"/>
    <w:rsid w:val="00404658"/>
    <w:rsid w:val="00420B24"/>
    <w:rsid w:val="00431A87"/>
    <w:rsid w:val="0043256B"/>
    <w:rsid w:val="00432821"/>
    <w:rsid w:val="004367EC"/>
    <w:rsid w:val="0044657D"/>
    <w:rsid w:val="00450B70"/>
    <w:rsid w:val="00451818"/>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31803"/>
    <w:rsid w:val="00533066"/>
    <w:rsid w:val="00543968"/>
    <w:rsid w:val="005479E6"/>
    <w:rsid w:val="00552E1D"/>
    <w:rsid w:val="00557A04"/>
    <w:rsid w:val="005614A6"/>
    <w:rsid w:val="00572A54"/>
    <w:rsid w:val="00576788"/>
    <w:rsid w:val="00577C81"/>
    <w:rsid w:val="00584E18"/>
    <w:rsid w:val="005973E9"/>
    <w:rsid w:val="005A4548"/>
    <w:rsid w:val="005D0600"/>
    <w:rsid w:val="00610EB3"/>
    <w:rsid w:val="00611DE3"/>
    <w:rsid w:val="00617B67"/>
    <w:rsid w:val="00632F3D"/>
    <w:rsid w:val="00640DD5"/>
    <w:rsid w:val="00641606"/>
    <w:rsid w:val="00644FDA"/>
    <w:rsid w:val="00657E21"/>
    <w:rsid w:val="006676C9"/>
    <w:rsid w:val="00672494"/>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26E0"/>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310A"/>
    <w:rsid w:val="009F77DC"/>
    <w:rsid w:val="00A024EB"/>
    <w:rsid w:val="00A17F3D"/>
    <w:rsid w:val="00A3415D"/>
    <w:rsid w:val="00A34E19"/>
    <w:rsid w:val="00A42191"/>
    <w:rsid w:val="00A478F0"/>
    <w:rsid w:val="00A5403F"/>
    <w:rsid w:val="00A60E8F"/>
    <w:rsid w:val="00A6577E"/>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59A3"/>
    <w:rsid w:val="00D869B1"/>
    <w:rsid w:val="00D86FFA"/>
    <w:rsid w:val="00D90AE8"/>
    <w:rsid w:val="00D91121"/>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97DFA"/>
    <w:rsid w:val="00FA13B1"/>
    <w:rsid w:val="00FA70D8"/>
    <w:rsid w:val="00FB5CB4"/>
    <w:rsid w:val="00FB5F62"/>
    <w:rsid w:val="00FB666C"/>
    <w:rsid w:val="00FB7A79"/>
    <w:rsid w:val="00FC044E"/>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l.acm.org/"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ink/ink1.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5:26.238"/>
    </inkml:context>
    <inkml:brush xml:id="br0">
      <inkml:brushProperty name="width" value="0.05" units="cm"/>
      <inkml:brushProperty name="height" value="0.05" units="cm"/>
      <inkml:brushProperty name="color" value="#E71224"/>
    </inkml:brush>
  </inkml:definitions>
  <inkml:trace contextRef="#ctx0" brushRef="#br0">356 83 24575,'-11'6'0,"-1"1"0,4-2 0,3 0 0,-1 2 0,3 0 0,-2 0 0,-3 18 0,2-8 0,1 28 0,2-21 0,3 24 0,0 4 0,0-5 0,10 50 0,-4-71 0,32 30 0,7-16 0,4 0 0,15 25 0,-15-27 0,0-4 0,5 3 0,10-2 0,-2 5 0,0-3 0,-23-13 0,-9-10 0,69-4 0,-53-17 0,15-5 0,0-5 0,-8-12 0,21-12 0,-21 14 0,0-1 0,24-13 0,-28 16 0,-3 0 0,5-7 0,-20-20 0,-12 10 0,-33-34 0,-12-5 0,-7 5 0,-1 7 0,-3 5 0,-1 10 0,9 15 0,-12 4 0,-5 3 0,-3 1 0,3 7 0,-2 5 0,-7 19 0,-44 0 0,9 11 0,-18 5 0,11-1 0,18-7 0,-2 5 0,5 6 0,-15 8 0,-3 3 0,10-2 0,21-6 0,-4 9 0,-10 10 0,1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4:53.881"/>
    </inkml:context>
    <inkml:brush xml:id="br0">
      <inkml:brushProperty name="width" value="0.05" units="cm"/>
      <inkml:brushProperty name="height" value="0.05" units="cm"/>
      <inkml:brushProperty name="color" value="#E71224"/>
    </inkml:brush>
  </inkml:definitions>
  <inkml:trace contextRef="#ctx0" brushRef="#br0">1 867 24575,'0'22'0,"0"-1"0,0 10 0,0-3 0,0 8 0,0 5 0,0 7 0,0 9 0,0 7 0,0-7 0,0 6 0,0 9 0,0 7 0,0-6 0,-1-3 0,2-3 0,0 17 0,1-7 0,2-10 0,1-16 0,0 1 0,4 30 0,-5-16 0,-1-1 0,1 8 0,-4 11 0,0-57 0,0 7 0,0-20 0,2 0 0,0-9 0,14-3 0,-3-2 0,16-7 0,27-13 0,-20 6 0,25-4 0,4 2 0,-12 6 0,-3 1 0,4 1 0,29 1 0,-20-3 0,1-2 0,-11 5 0,-2-1 0,8-5 0,-7 0 0,-17 5 0,-1 5 0,4 3 0,0 0 0,-8 0 0,-17 0 0,-9 0 0,1 0 0,-1 0 0,0 0 0,1 0 0,1-2 0,1-2 0,2-3 0,-2-3 0,5-15 0,-6-29 0,1 10 0,-4-19 0,-3 29 0,0-3 0,-3-28 0,-1-5 0,-1-6 0,-2-14 0,-2 2 0,0 22 0,-4-16 0,8 41 0,0-3 0,1-3 0,-1 11 0,-1-14 0,-2 12 0,0 1 0,0 4 0,1 19 0,-2-4 0,1 8 0,-12-17 0,5 15 0,-34-16 0,-6 11 0,-4-2 0,2 10 0,-17 3 0,33 3 0,-43-3 0,4-6 0,25 4 0,-25-7 0,37 5 0,4-5 0,1 3 0,9 1 0,14 6 0,3 3 0,8 2 0,2 0 0</inkml:trace>
  <inkml:trace contextRef="#ctx0" brushRef="#br0" timeOffset="990">880 1546 24575,'2'5'0,"1"-1"0,3-4 0,-1 0 0,3 0 0,-3 0 0,4 0 0,-3 0 0,3 0 0,30 0 0,40 0 0,-2 2 0,24 1 0,5 1 0,-14 0 0,6 4 0,-2-1-289,-10-3 0,12-2 0,-4 1 0,-21 4 289,14 15-525,-12-12 525,-16 5 0,11-8 0,-54-4 0,0-5 0,-28-32 0,8 24 0,-10-24 0</inkml:trace>
  <inkml:trace contextRef="#ctx0" brushRef="#br0" timeOffset="1874">2191 1404 24575,'9'0'0,"0"0"0,11 0 0,35 29 0,-21-10 0,23 21 0,-42-22 0,-2-4 0,-1 3 0,-3-8 0,2 9 0,-8-12 0,6 7 0,-8 7 0,3 3 0,-4 13 0,-27 29 0,-8 1 0,9-14 0,-12 15 0,0-11 0,20-47 0,-3 0 0,15-6 0,-3-1 0</inkml:trace>
  <inkml:trace contextRef="#ctx0" brushRef="#br0" timeOffset="2798">2771 1169 24575,'0'26'0,"0"4"0,0 7 0,0 0 0,0 19 0,0-10 0,0 17 0,0-7 0,0 8 0,0 24 0,0 5 0,0 1 0,0-25 0,0 9 0,0-5 0,-2-4 0,4-4 0,5-1 0,2-2 0,-7-2 0,3-6 0,19 11 0,-17-38 0,4 0 0,-6-12 0,0-4 0,-2-1 0,-3-9 0,-3-11 0,0-3 0,0 0 0,3 6 0</inkml:trace>
  <inkml:trace contextRef="#ctx0" brushRef="#br0" timeOffset="5109">2838 1250 24575,'22'0'0,"3"0"0,8 0 0,4 0 0,10 0 0,3 0 0,14 0 0,-1 0 0,13 0 0,5 0 0,6 0 0,-24 0 0,0 0 0,13-1 0,-6 2 0,-7 5 0,-59-2 0,3 8 0,-2-3 0,2 3 0,2-1 0,-3-3 0,4 1 0,-3-7 0,7 0 0,-1-2 0,5 0 0,32-16 0,20 5 0,3-7 0,3 12 0,-24 6 0,-12 0 0,-1 0 0,-4 7 0,-18 0 0,3 3 0,-14 6 0,-6 21 0,0-9 0,0 18 0,0-12 0,0-8 0,-2 7 0,-4 0 0,-3 3 0,-3 11 0,3 14 0,3-18 0,3 9 0,3 4 0,0 27 0,0-12 0,0 10 0,0-30 0,0-14 0,0 3 0,0-19 0,0-1 0,0 26 0,0-15 0,0 15 0,0-27 0,-11 15 0,4-16 0,-18 17 0,14-24 0,-25 17 0,-19 15 0,14-12 0,-23 14 0,34-27 0,-25 3 0,-29 1 0,8-7 0,0-9 0,-1-2 0,-8-1 0,6-3 0,3 0 0,12 0 0,-26 0 0,25 6 0,3 0 0,-4-3 0,1 3 0,7 0 0,33-6 0,-14-5 0,-18-26 0,21 15 0,-10-18 0,39 30 0,0 0 0,4 4 0,1 0 0</inkml:trace>
  <inkml:trace contextRef="#ctx0" brushRef="#br0" timeOffset="6345">4020 1794 24575,'23'0'0,"40"0"0,-16 0 0,13 0 0,4 0 0,11 0 0,15 0 0,-20 0 0,-24 0 0,16 0 0,2 0 0,-25 2 0,4-1 0,-31-5 0,5 2 0,4-4 0,6 6 0,5 0 0,12 0 0,5 0 0,-4 0 0,9 0 0,2 0 0,-6 0 0,13 0 0,-3 0 0,-24 0 0,11 0 0,-38 0 0,-3 0 0</inkml:trace>
  <inkml:trace contextRef="#ctx0" brushRef="#br0" timeOffset="7360">5281 1615 24575,'8'0'0,"10"-3"0,13 10 0,-6-8 0,22 19 0,-30-11 0,21 10 0,-12-5 0,13 9 0,-9-7 0,9 8 0,-21-15 0,-1 1 0,-12 20 0,-3-12 0,-2 18 0,-3-18 0,-2-6 0,-1 3 0,-19 18 0,13-13 0,-27 23 0,26-26 0,-9 4 0,0-2 0,5-3 0,-13 8 0,17-14 0,0 0 0,6-8 0,4 0 0,-1 0 0</inkml:trace>
  <inkml:trace contextRef="#ctx0" brushRef="#br0" timeOffset="8408">5935 1372 24575,'0'14'0,"0"18"0,0-8 0,0 21 0,0-9 0,0 10 0,0 5 0,0 23 0,0 21 0,0-11-569,0-25 1,0 1 568,0 21 0,0 11 0,0-17 0,0-2 0,-1-13 0,2 3 0,0-12 0,0 1 0,-1 9 0,1-4 0,11 9 0,-8-46 0,10 8 0,-17-30 0,1 4 0,-5-11 0,2 4 0</inkml:trace>
  <inkml:trace contextRef="#ctx0" brushRef="#br0" timeOffset="10402">5984 1232 24575,'16'0'0,"35"0"0,-7 0 0,35 0 0,-30 0 0,5 0 0,11 0 0,4 0 0,4 0 0,1 0 0,-4 0 0,-2 0 0,-16-1 0,-1 2 0,10 5 0,-1 2 0,36 2 0,-37-1 0,-3 1 0,5-1 0,-14-5 0,-21-1 0,-9-3 0,-3 0 0,-6 0 0,-2 0 0,-2 0 0,1 2 0,1 2 0,-1 3 0,5 6 0,1 1 0,4 4 0,12 13 0,2 9 0,21 35 0,-19-22 0,-6-6 0,-3-1 0,-5-2 0,-3 17 0,-1 0 0,-5-8 0,-3 2 0,-2-3 0,-3-20 0,0 36 0,-5-33 0,0 18 0,-9-19 0,5 2 0,-5 2 0,5-7 0,1-2 0,2-6 0,1-5 0,3 0 0,-1-11 0,-1 9 0,1-7 0,-4 4 0,3-8 0,-35 12 0,21-9 0,-43 11 0,4-9 0,-3-1 0,-29 6 0,8-1 0,2 0 0,4 3 0,8-5 0,1 0 0,3 1 0,4-5 0,-1 0 0,-2 1 0,-1 1 0,13-4 0,15 0 0,-35-6 0,10-3 0,-7 0 0,31-2 0,34 3 0,2 0 0</inkml:trace>
  <inkml:trace contextRef="#ctx0" brushRef="#br0" timeOffset="11438">7437 1931 24575,'11'-3'0,"-1"0"0,21 3 0,18 0 0,34 0 0,9 0 0,6 0 0,-4 0 0,-17 1 0,0-2 0,-28-1 0,4-2 0,39-2 0,18-1 0,-17-1 0,-41 1 0,0 0 0,30-2 0,12 0 0,-15 0 0,5-4 0,0 4 0,-21-13 0,-48 19 0,0-10 0</inkml:trace>
  <inkml:trace contextRef="#ctx0" brushRef="#br0" timeOffset="12216">8916 1549 24575,'17'0'0,"-2"0"0,12 5 0,-2 3 0,6 4 0,0 3 0,17 14 0,13 22 0,-15-13 0,9 34 0,-47-49 0,6 35 0,-14-31 0,0 16 0,-12-2 0,-30 48 0,-4-14 0,0 2 0,22-43 0</inkml:trace>
  <inkml:trace contextRef="#ctx0" brushRef="#br0" timeOffset="13208">9554 1060 24575,'0'44'0,"0"4"0,0 12 0,0 12 0,0 7 0,0 18 0,0-10 0,0-20 0,0 0 0,2 19 0,0 12 0,2-3 0,0-10 0,1-3 0,0-5 0,1 0 0,-1-1-296,1 2 0,0 6 1,-2-15 295,-1-1 218,1-34-218,-2-23 0,-2-3 0,0-3 0,2-1 0,1 7 669,-1 1-669,3 5 0,-2 11 0,0-17 0,0 7 0,-3-19 0</inkml:trace>
  <inkml:trace contextRef="#ctx0" brushRef="#br0" timeOffset="15566">9562 1038 24575,'12'0'0,"9"0"0,-2 0 0,16 0 0,3 0 0,33 0 0,9 0 0,-31 0 0,3 0 0,19 0 0,10 0 0,-9 0 0,-16 0 0,1 0 0,22 0 0,12 0 0,-13 0 0,-27 0 0,-1 0 0,26 3 0,10 2 0,-16 0 0,-11 2 0,23 7 0,-56-9 0,-21-5 0,2 0 0,-5-6 0,0 2 0,-2-4 0,-8 3 0,6 6 0,-6 3 0,8 5 0,0 1 0,20 53 0,-7-31 0,15 53 0,-8-37 0,-1 16 0,1 6 0,-5-21 0,0 3 0,4 17 0,1 8 0,-1-5 0,-2-3 0,0-3 0,2 13 0,0-2 0,-5-17 0,-1-5 0,3 21 0,-4-20 0,-5-12 0,-7-22 0,3-1 0,-3-5 0,0-9 0,0 2 0,-14 12 0,3-10 0,-16 10 0,-16-6 0,-11 1 0,-6 5 0,-2 2 0,-5-1 0,1 1 0,8-2 0,6-2 0,2-1 0,7-1 0,-9-1 0,-1-1 0,-4 3 0,-7-1 0,3-2 0,21-9 0,-11 4 0,37-6 0,-1-3 0,-12 3 0,-11-4 0,-12 0 0,7-3 0,-24-1 0,6-3 0,-15-1 0,16 3 0,1 0 0,-8 0 0,11 2 0,3 1 0,17 2 0,0 0 0,20 0 0,4 0 0,10-2 0,0 1 0,2-1 0</inkml:trace>
  <inkml:trace contextRef="#ctx0" brushRef="#br0" timeOffset="18687">185 5 24575,'8'-2'0,"-1"-1"0,-3 3 0,3 0 0,-2 0 0,4 0 0,-3 0 0,9 0 0,4 0 0,1 6 0,-4 3 0,-13 3 0,-14 18 0,-3-5 0,-11 19 0,-2 3 0,6-1 0,-24 32 0,35-45 0,4-14 0,1 11 0,5-15 0,7 5 0,23-7 0,-15-3 0,18-3 0,-28-7 0,3-4 0,-2-18 0,-2 8 0,-2-27 0,-2 24 0,-4-12 0,-15 8 0,3 7 0,-8 0 0,11 11 0,-9-4 0,1-5 0,-1 0 0,8-12 0,12 12 0,2-7 0,0 13 0,0 0 0</inkml:trace>
  <inkml:trace contextRef="#ctx0" brushRef="#br0" timeOffset="19824">425 53 24575,'0'16'0,"0"1"0,0-3 0,0 6 0,0-3 0,0 6 0,0-6 0,0 3 0,0 18 0,9-4 0,-3 3 0,6-12 0,-1-20 0,-3 2 0,13 0 0,-2-4 0,1 2 0,2-5 0,-6-4 0,-1-2 0,-2-3 0,-8 1 0,2-1 0,-5 2 0,1-5 0,-3-7 0,-17-1 0,8 9 0,-13 6 0,9 22 0,5-5 0,-5 11 0,10-16 0,-1 4 0</inkml:trace>
  <inkml:trace contextRef="#ctx0" brushRef="#br0" timeOffset="22695">3277 311 24575,'-13'0'0,"-3"0"0,3 0 0,-3 2 0,0 1 0,-1 0 0,6 0 0,-1-1 0,0-2 0,1 3 0,1-1 0,6 0 0,4 2 0,0 2 0,0-1 0,3 14 0,0-7 0,-1 29 0,3 18 0,-2-19 0,2 7 0,1-43 0,2-4 0,9 0 0,25 0 0,-11 0 0,22 0 0,-31 0 0,3 2 0,-13 3 0,-1 3 0,-8 4 0,-1 12 0,-2-2 0,-32 54 0,15-37 0,-19 12 0,-4-1 0,1-14 0,-16 14 0,34-40 0,12-6 0,9-6 0</inkml:trace>
  <inkml:trace contextRef="#ctx0" brushRef="#br0" timeOffset="23724">3436 693 24575,'9'-2'0,"1"0"0,0 2 0,3 0 0,0 0 0,4 0 0,47 0 0,-41 0 0,37 0 0,-55-4 0,0-4 0,-3-9 0,-2 0 0,-2-11 0,-25-14 0,11 17 0,-20-9 0,-15 29 0,2 8 0,-9 4 0,21 7 0,18 4 0,4 19 0,4-20 0,2 14 0</inkml:trace>
  <inkml:trace contextRef="#ctx0" brushRef="#br0" timeOffset="25461">6471 375 24575,'14'0'0,"8"0"0,52 0 0,-21 0 0,18 2 0,-48 9 0,-21 3 0,-10 31 0,0-17 0,-19 28 0,13-32 0,-14 12 0,12 9 0,4-22 0,3 19 0,14-36 0,15 3 0,-4-6 0,13-1 0,-14 0 0,1 1 0,-8 1 0,3 16 0,-8-6 0,1 16 0,-16-5 0,1 1 0,-22 12 0,-7 3 0,-12 12 0,17-14 0,0-3 0,-8-3 0,34-25 0,-4-3 0</inkml:trace>
  <inkml:trace contextRef="#ctx0" brushRef="#br0" timeOffset="26356">6964 728 24575,'0'19'0,"0"-3"0,0 7 0,0-2 0,0 17 0,0-19 0,0 11 0,2-27 0,3 2 0,7-5 0,17-7 0,-12-2 0,13-12 0,-37-36 0,-12-6 0,7 15 0,-6-15 0,-5 10 0,0 41 0,-7 9 0,8 1 0,-12 27 0,21-12 0,-2 26 0,12-28 0,0 1 0</inkml:trace>
  <inkml:trace contextRef="#ctx0" brushRef="#br0" timeOffset="27760">9851 384 24575,'0'13'0,"0"10"0,0-4 0,0 12 0,0-3 0,3 3 0,-2-2 0,4 1 0,-4 16 0,2-22 0,-3 18 0,0-38 0,0 4 0</inkml:trace>
  <inkml:trace contextRef="#ctx0" brushRef="#br0" timeOffset="28888">10031 436 24575,'5'-8'0,"-2"-1"0,9 6 0,-4 1 0,8-1 0,0 3 0,-2 0 0,-2 0 0,0 0 0,-11 57 0,5-38 0,-11 46 0,2-52 0,0-2 0,-2 1 0,-2 9 0,0-8 0,0 15 0,3-16 0,9-2 0,-1-4 0,10-6 0,7 0 0,0 0 0,26 0 0,2-7 0,7-3 0,-21 1 0,-17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DC4309-9653-4F05-9B74-A7BB8EA4F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7</TotalTime>
  <Pages>23</Pages>
  <Words>8781</Words>
  <Characters>47421</Characters>
  <Application>Microsoft Office Word</Application>
  <DocSecurity>0</DocSecurity>
  <Lines>395</Lines>
  <Paragraphs>1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09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08</cp:revision>
  <cp:lastPrinted>2003-10-22T01:33:00Z</cp:lastPrinted>
  <dcterms:created xsi:type="dcterms:W3CDTF">2018-05-30T22:47:00Z</dcterms:created>
  <dcterms:modified xsi:type="dcterms:W3CDTF">2020-05-0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